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C49DC3" w14:textId="77777777" w:rsidR="006A55C3" w:rsidRDefault="006A55C3" w:rsidP="006A55C3">
      <w:pPr>
        <w:ind w:firstLine="0"/>
        <w:jc w:val="center"/>
      </w:pPr>
      <w:bookmarkStart w:id="0" w:name="_GoBack"/>
      <w:bookmarkEnd w:id="0"/>
    </w:p>
    <w:p w14:paraId="08E5304A" w14:textId="77777777" w:rsidR="006A55C3" w:rsidRDefault="006A55C3" w:rsidP="006A55C3">
      <w:pPr>
        <w:ind w:firstLine="0"/>
        <w:jc w:val="center"/>
      </w:pPr>
    </w:p>
    <w:p w14:paraId="5B7A3051" w14:textId="77777777" w:rsidR="006A55C3" w:rsidRDefault="006A55C3" w:rsidP="006A55C3">
      <w:pPr>
        <w:ind w:firstLine="0"/>
        <w:jc w:val="center"/>
      </w:pPr>
    </w:p>
    <w:p w14:paraId="799C7E6C" w14:textId="77777777" w:rsidR="006A55C3" w:rsidRDefault="006A55C3" w:rsidP="006A55C3">
      <w:pPr>
        <w:ind w:firstLine="0"/>
        <w:jc w:val="center"/>
      </w:pPr>
    </w:p>
    <w:p w14:paraId="03AADDC3" w14:textId="77777777" w:rsidR="006A55C3" w:rsidRDefault="006A55C3" w:rsidP="006A55C3">
      <w:pPr>
        <w:ind w:firstLine="0"/>
        <w:jc w:val="center"/>
      </w:pPr>
    </w:p>
    <w:p w14:paraId="4D0A444D" w14:textId="77777777" w:rsidR="008A41C2" w:rsidRPr="008A41C2" w:rsidRDefault="00440A54" w:rsidP="006A55C3">
      <w:pPr>
        <w:ind w:firstLine="0"/>
        <w:jc w:val="center"/>
      </w:pPr>
      <w:r w:rsidRPr="008A41C2">
        <w:t>Does Flu Vaccine Reduce the Transmission of Virus Within a Clas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1DEB1C3C" w14:textId="77777777" w:rsidR="00B823AA" w:rsidRDefault="00440A54" w:rsidP="00B823AA">
          <w:pPr>
            <w:pStyle w:val="Title2"/>
          </w:pPr>
          <w:r>
            <w:t>[Author Name(s), First M. Last, Omit Titles and Degrees]</w:t>
          </w:r>
        </w:p>
      </w:sdtContent>
    </w:sdt>
    <w:p w14:paraId="5FA6F09A" w14:textId="77777777" w:rsidR="00E81978" w:rsidRDefault="000A3F93"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226936BD" w14:textId="77777777" w:rsidR="00E81978" w:rsidRDefault="00440A54">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14:paraId="3965AEA0" w14:textId="77777777" w:rsidR="00E81978" w:rsidRDefault="00440A54" w:rsidP="00B823AA">
          <w:pPr>
            <w:pStyle w:val="Title2"/>
          </w:pPr>
          <w:r>
            <w:t>[Include any grant/funding information and a complete correspondence address.]</w:t>
          </w:r>
        </w:p>
      </w:sdtContent>
    </w:sdt>
    <w:p w14:paraId="0CE91249" w14:textId="77777777" w:rsidR="00E81978" w:rsidRDefault="00E81978"/>
    <w:p w14:paraId="646F2C0C" w14:textId="77777777" w:rsidR="00036C06" w:rsidRDefault="00036C06"/>
    <w:p w14:paraId="17F9A4AC" w14:textId="77777777" w:rsidR="00036C06" w:rsidRDefault="00036C06"/>
    <w:p w14:paraId="5F2F2BEE" w14:textId="77777777" w:rsidR="00036C06" w:rsidRDefault="00036C06"/>
    <w:p w14:paraId="2FB5344F" w14:textId="77777777" w:rsidR="00036C06" w:rsidRDefault="00036C06"/>
    <w:p w14:paraId="55A49549" w14:textId="77777777" w:rsidR="00036C06" w:rsidRDefault="00036C06"/>
    <w:p w14:paraId="26000283" w14:textId="77777777" w:rsidR="00036C06" w:rsidRDefault="00036C06" w:rsidP="001A318E">
      <w:pPr>
        <w:ind w:firstLine="0"/>
      </w:pPr>
    </w:p>
    <w:p w14:paraId="696D3221" w14:textId="77777777" w:rsidR="00036C06" w:rsidRDefault="00036C06"/>
    <w:p w14:paraId="1D291453" w14:textId="77777777" w:rsidR="00036C06" w:rsidRPr="00BA07CA" w:rsidRDefault="00440A54" w:rsidP="007B2FF3">
      <w:pPr>
        <w:jc w:val="center"/>
        <w:rPr>
          <w:b/>
        </w:rPr>
      </w:pPr>
      <w:r w:rsidRPr="00BA07CA">
        <w:rPr>
          <w:b/>
        </w:rPr>
        <w:lastRenderedPageBreak/>
        <w:t xml:space="preserve">Does Flu Vaccine Reduce the Transmission of Virus </w:t>
      </w:r>
      <w:r w:rsidR="007B2FF3" w:rsidRPr="00BA07CA">
        <w:rPr>
          <w:b/>
        </w:rPr>
        <w:t>Within a Class?</w:t>
      </w:r>
    </w:p>
    <w:p w14:paraId="4BFD830D" w14:textId="77777777" w:rsidR="00CD7516" w:rsidRDefault="00440A54" w:rsidP="007B2FF3">
      <w:pPr>
        <w:ind w:firstLine="0"/>
      </w:pPr>
      <w:r>
        <w:tab/>
      </w:r>
      <w:r w:rsidR="009119EE">
        <w:t xml:space="preserve">Vaccination is considered to be the best method in order to prevent flu within a given </w:t>
      </w:r>
      <w:r w:rsidR="001A318E">
        <w:t xml:space="preserve">population. </w:t>
      </w:r>
      <w:r w:rsidR="00C85868">
        <w:t>It</w:t>
      </w:r>
      <w:r w:rsidR="009119EE">
        <w:t xml:space="preserve"> can not only reduce the severity of the illness but at the same time, it also </w:t>
      </w:r>
      <w:r w:rsidR="00926753">
        <w:t xml:space="preserve">reduces the overall illness. Currently there are various licensed influenza vaccines that have been generated and with the higher </w:t>
      </w:r>
      <w:r w:rsidR="001A318E">
        <w:t xml:space="preserve">generation </w:t>
      </w:r>
      <w:r w:rsidR="00926753">
        <w:t xml:space="preserve">of these vaccines the growing concern among the people </w:t>
      </w:r>
      <w:r w:rsidR="00076F33">
        <w:t xml:space="preserve">is whether or not these vaccines are effective in preventing the transmission of the virus or not. </w:t>
      </w:r>
      <w:r w:rsidR="00B43C29">
        <w:t>Therefore,</w:t>
      </w:r>
      <w:r w:rsidR="00076F33">
        <w:t xml:space="preserve"> in </w:t>
      </w:r>
      <w:r w:rsidR="00874B39">
        <w:t>this research study, it has been hypothesized that whether the use of influenza vaccine is an effective strategy for the prevalence of the virus or not.</w:t>
      </w:r>
      <w:r w:rsidR="001B3825">
        <w:t xml:space="preserve"> </w:t>
      </w:r>
    </w:p>
    <w:p w14:paraId="57996DD3" w14:textId="77777777" w:rsidR="007B2FF3" w:rsidRDefault="001B3825" w:rsidP="00CD7516">
      <w:r>
        <w:t>Nowadays one of the increased cause of mortality among most of the population is influenza alo</w:t>
      </w:r>
      <w:r w:rsidR="00CD7516">
        <w:t xml:space="preserve">ng with </w:t>
      </w:r>
      <w:r>
        <w:t xml:space="preserve">hospitalization and overall </w:t>
      </w:r>
      <w:r w:rsidR="00CD7516">
        <w:t>cost on the healthcare department because of this particular type of virus. Specifically, i</w:t>
      </w:r>
      <w:r>
        <w:t xml:space="preserve">n ageing population, this </w:t>
      </w:r>
      <w:r w:rsidR="00BE291A">
        <w:t>infectious</w:t>
      </w:r>
      <w:r>
        <w:t xml:space="preserve"> disease is one of the most leading and severe cause </w:t>
      </w:r>
      <w:r w:rsidR="00FD3C20">
        <w:t>of hospitalization</w:t>
      </w:r>
      <w:r w:rsidR="00693418">
        <w:t xml:space="preserve"> and </w:t>
      </w:r>
      <w:r w:rsidR="00B43C29">
        <w:t>also,</w:t>
      </w:r>
      <w:r w:rsidR="00693418">
        <w:t xml:space="preserve"> they cause certain other health complications which become quite s</w:t>
      </w:r>
      <w:r w:rsidR="0067304F">
        <w:t xml:space="preserve">evere with the passage of time. The influenza virus </w:t>
      </w:r>
      <w:r w:rsidR="00272378">
        <w:t xml:space="preserve">further </w:t>
      </w:r>
      <w:r w:rsidR="0067304F">
        <w:t>causes</w:t>
      </w:r>
      <w:r w:rsidR="00272378">
        <w:t xml:space="preserve"> various other health problems like respiratory distress which results from both influenzas </w:t>
      </w:r>
      <w:r w:rsidR="00FD3C20">
        <w:t xml:space="preserve">along with frequent cases of secondary pneumonia. The main and foremost objective of the influenza vaccine is </w:t>
      </w:r>
      <w:r w:rsidR="00045E62">
        <w:t>to decrease the number</w:t>
      </w:r>
      <w:r w:rsidR="001D6867">
        <w:t xml:space="preserve"> of flu-related cases of deaths. </w:t>
      </w:r>
      <w:r w:rsidR="00307C04">
        <w:t xml:space="preserve">The match </w:t>
      </w:r>
      <w:r w:rsidR="0095522A">
        <w:t>between</w:t>
      </w:r>
      <w:r w:rsidR="00307C04">
        <w:t xml:space="preserve"> circulating strains </w:t>
      </w:r>
      <w:r w:rsidR="00F0645B">
        <w:t xml:space="preserve">along with the vaccine strains and also the age and maturity status of the population </w:t>
      </w:r>
      <w:r w:rsidR="00446E98">
        <w:t>can affect the overall influence of the vaccination. There</w:t>
      </w:r>
      <w:r w:rsidR="008B6F6D">
        <w:t>fore</w:t>
      </w:r>
      <w:r w:rsidR="00446E98">
        <w:t xml:space="preserve"> this research is undertaken in order to determine that whether or not the vaccinations that are </w:t>
      </w:r>
      <w:r w:rsidR="00CB35E5">
        <w:t xml:space="preserve">available in </w:t>
      </w:r>
      <w:r w:rsidR="00446E98">
        <w:t xml:space="preserve">the market for influenza virus are effective not only in the treatment of the disease but at the same time in order to prevent the overall prevalence rate of the virus within a given </w:t>
      </w:r>
      <w:r w:rsidR="008B6F6D">
        <w:t>population</w:t>
      </w:r>
      <w:r w:rsidR="008A41C2">
        <w:t xml:space="preserve"> </w:t>
      </w:r>
      <w:r w:rsidR="008A41C2">
        <w:fldChar w:fldCharType="begin"/>
      </w:r>
      <w:r w:rsidR="008A41C2">
        <w:instrText xml:space="preserve"> ADDIN ZOTERO_ITEM CSL_CITATION {"citationID":"a2gjt98hc7g","properties":{"formattedCitation":"(Houser &amp; Subbarao, 2015)","plainCitation":"(Houser &amp; Subbarao, 2015)"},"citationItems":[{"id":680,"uris":["http://zotero.org/users/local/2RJg7y7G/items/S3VPIUQ7"],"uri":["http://zotero.org/users/local/2RJg7y7G/items/S3VPIUQ7"],"itemData":{"id":680,"type":"article-journal","title":"Influenza Vaccines: Challenges and Solutions","container-title":"Cell host &amp; microbe","page":"295-300","volume":"17","issue":"3","source":"PubMed Central","abstract":"Vaccination is the best method for the prevention and control of influenza. Vaccination can reduce illness and lessen severity of infection. This review focuses on how currently licensed influenza vaccines are generated in the U.S., why the biology of influenza poses vaccine challenges, and vaccine approaches on the horizon that address these challenges.","DOI":"10.1016/j.chom.2015.02.012","ISSN":"1931-3128","note":"PMID: 25766291\nPMCID: PMC4362519","shortTitle":"Influenza Vaccines","journalAbbreviation":"Cell Host Microbe","author":[{"family":"Houser","given":"Katherine"},{"family":"Subbarao","given":"Kanta"}],"issued":{"date-parts":[["2015",3,11]]}}}],"schema":"https://github.com/citation-style-language/schema/raw/master/csl-citation.json"} </w:instrText>
      </w:r>
      <w:r w:rsidR="008A41C2">
        <w:fldChar w:fldCharType="separate"/>
      </w:r>
      <w:r w:rsidR="008A41C2" w:rsidRPr="008A41C2">
        <w:rPr>
          <w:rFonts w:ascii="Times New Roman" w:hAnsi="Times New Roman" w:cs="Times New Roman"/>
        </w:rPr>
        <w:t>(Houser &amp; Subbarao, 2015)</w:t>
      </w:r>
      <w:r w:rsidR="008A41C2">
        <w:fldChar w:fldCharType="end"/>
      </w:r>
      <w:r w:rsidR="00446E98">
        <w:t xml:space="preserve">. </w:t>
      </w:r>
    </w:p>
    <w:p w14:paraId="34172B45" w14:textId="77777777" w:rsidR="00CB35E5" w:rsidRDefault="008B6F6D" w:rsidP="008B6F6D">
      <w:r>
        <w:lastRenderedPageBreak/>
        <w:t>I</w:t>
      </w:r>
      <w:r w:rsidR="00440A54">
        <w:t>nfluenza virus is one of the most prevalent viruses and each year almost around a million people all over the world get affected by this virus. With the season changes and al</w:t>
      </w:r>
      <w:r w:rsidR="00AD1E55">
        <w:t>so with the climate change more people seek help from the healthcare providers who prefer to give them th</w:t>
      </w:r>
      <w:r w:rsidR="0069774F">
        <w:t>ese injections shots</w:t>
      </w:r>
      <w:r w:rsidR="00AD1E55">
        <w:t xml:space="preserve">. Mostly the influenza virus affects the </w:t>
      </w:r>
      <w:r w:rsidR="00987088">
        <w:t xml:space="preserve">respiratory system and also the functioning of the lungs because due to the inflammation in the airways it becomes difficult to inhale and exhale gases. </w:t>
      </w:r>
      <w:r w:rsidR="0069774F">
        <w:t xml:space="preserve">Once the airways are blocked by inflammation then the individuals experience breathlessness which worsens the </w:t>
      </w:r>
      <w:r w:rsidR="00DC15AA">
        <w:t xml:space="preserve">situation. </w:t>
      </w:r>
      <w:r w:rsidR="00B43C29">
        <w:t>Therefore,</w:t>
      </w:r>
      <w:r w:rsidR="00DC15AA">
        <w:t xml:space="preserve"> in such situation individuals from other disciplines can also help the patients to deal with these multiple health concerns. </w:t>
      </w:r>
      <w:r w:rsidR="00FF7298">
        <w:t xml:space="preserve">The </w:t>
      </w:r>
      <w:r w:rsidR="00D15459">
        <w:t>physiotherapists</w:t>
      </w:r>
      <w:r w:rsidR="00FF7298">
        <w:t xml:space="preserve"> are one key </w:t>
      </w:r>
      <w:r w:rsidR="00D15459">
        <w:t>healthcare</w:t>
      </w:r>
      <w:r w:rsidR="00FF7298">
        <w:t xml:space="preserve"> providers who can </w:t>
      </w:r>
      <w:r w:rsidR="00823A0D">
        <w:t xml:space="preserve">help the patients </w:t>
      </w:r>
      <w:r w:rsidR="008E0B7A">
        <w:t xml:space="preserve">to deal with their health conditions. </w:t>
      </w:r>
      <w:r w:rsidR="00823A0D">
        <w:t xml:space="preserve">Because there are times when even after injecting the vaccines the people are unable to control their disease and specifically if their disease condition becomes worse </w:t>
      </w:r>
      <w:r w:rsidR="00D15459">
        <w:t>to</w:t>
      </w:r>
      <w:r w:rsidR="00823A0D">
        <w:t xml:space="preserve"> the point when the individual feels b</w:t>
      </w:r>
      <w:r w:rsidR="00D15459">
        <w:t xml:space="preserve">reathlessness then they feel irritated and also at such point the </w:t>
      </w:r>
      <w:r w:rsidR="008E0B7A">
        <w:t>patients</w:t>
      </w:r>
      <w:r w:rsidR="00D15459">
        <w:t xml:space="preserve"> feel socially isolated and avoid doing normal activities because of their fear of breathlessness</w:t>
      </w:r>
      <w:r w:rsidR="008A41C2">
        <w:t xml:space="preserve"> </w:t>
      </w:r>
      <w:r w:rsidR="008A41C2">
        <w:fldChar w:fldCharType="begin"/>
      </w:r>
      <w:r w:rsidR="008A41C2">
        <w:instrText xml:space="preserve"> ADDIN ZOTERO_ITEM CSL_CITATION {"citationID":"a2gjt98hc7g","properties":{"formattedCitation":"(Houser &amp; Subbarao, 2015)","plainCitation":"(Houser &amp; Subbarao, 2015)"},"citationItems":[{"id":680,"uris":["http://zotero.org/users/local/2RJg7y7G/items/S3VPIUQ7"],"uri":["http://zotero.org/users/local/2RJg7y7G/items/S3VPIUQ7"],"itemData":{"id":680,"type":"article-journal","title":"Influenza Vaccines: Challenges and Solutions","container-title":"Cell host &amp; microbe","page":"295-300","volume":"17","issue":"3","source":"PubMed Central","abstract":"Vaccination is the best method for the prevention and control of influenza. Vaccination can reduce illness and lessen severity of infection. This review focuses on how currently licensed influenza vaccines are generated in the U.S., why the biology of influenza poses vaccine challenges, and vaccine approaches on the horizon that address these challenges.","DOI":"10.1016/j.chom.2015.02.012","ISSN":"1931-3128","note":"PMID: 25766291\nPMCID: PMC4362519","shortTitle":"Influenza Vaccines","journalAbbreviation":"Cell Host Microbe","author":[{"family":"Houser","given":"Katherine"},{"family":"Subbarao","given":"Kanta"}],"issued":{"date-parts":[["2015",3,11]]}}}],"schema":"https://github.com/citation-style-language/schema/raw/master/csl-citation.json"} </w:instrText>
      </w:r>
      <w:r w:rsidR="008A41C2">
        <w:fldChar w:fldCharType="separate"/>
      </w:r>
      <w:r w:rsidR="008A41C2" w:rsidRPr="008A41C2">
        <w:rPr>
          <w:rFonts w:ascii="Times New Roman" w:hAnsi="Times New Roman" w:cs="Times New Roman"/>
        </w:rPr>
        <w:t>(Houser &amp; Subbarao, 2015)</w:t>
      </w:r>
      <w:r w:rsidR="008A41C2">
        <w:fldChar w:fldCharType="end"/>
      </w:r>
      <w:r w:rsidR="008A41C2">
        <w:t>.</w:t>
      </w:r>
      <w:r w:rsidR="00D15459">
        <w:t xml:space="preserve">. </w:t>
      </w:r>
    </w:p>
    <w:p w14:paraId="77E3B3F4" w14:textId="77777777" w:rsidR="0035012B" w:rsidRDefault="00440A54" w:rsidP="00CB35E5">
      <w:r>
        <w:t xml:space="preserve">Therefore along with general physicians and doctors, these physiotherapists can encourage the patients to continue doing their routine things without being </w:t>
      </w:r>
      <w:r w:rsidR="00E01A9A">
        <w:t>scared</w:t>
      </w:r>
      <w:r>
        <w:t xml:space="preserve"> of </w:t>
      </w:r>
      <w:r w:rsidR="0010322D">
        <w:t>breathlessness</w:t>
      </w:r>
      <w:r>
        <w:t xml:space="preserve">. In order to do that the </w:t>
      </w:r>
      <w:r w:rsidR="0010322D">
        <w:t>physiotherapists</w:t>
      </w:r>
      <w:r>
        <w:t xml:space="preserve"> </w:t>
      </w:r>
      <w:r w:rsidR="0010322D">
        <w:t>can encourage</w:t>
      </w:r>
      <w:r>
        <w:t xml:space="preserve"> them to do exercise and also they can play a role to maintain a hygienic </w:t>
      </w:r>
      <w:r w:rsidR="00792EB7">
        <w:t>and healthy lifestyle. T</w:t>
      </w:r>
      <w:r w:rsidR="00B725AA">
        <w:t>he</w:t>
      </w:r>
      <w:r w:rsidR="00792EB7">
        <w:t xml:space="preserve"> </w:t>
      </w:r>
      <w:r w:rsidR="00B725AA">
        <w:t>physiotherapists</w:t>
      </w:r>
      <w:r w:rsidR="00792EB7">
        <w:t xml:space="preserve"> can also tell them that such </w:t>
      </w:r>
      <w:r w:rsidR="00B725AA">
        <w:t>experiences</w:t>
      </w:r>
      <w:r w:rsidR="00792EB7">
        <w:t xml:space="preserve"> are normal when t</w:t>
      </w:r>
      <w:r w:rsidR="00E01A9A">
        <w:t xml:space="preserve">he patient is having severe flu. </w:t>
      </w:r>
      <w:r w:rsidR="00CB35E5">
        <w:t>Another</w:t>
      </w:r>
      <w:r>
        <w:t xml:space="preserve"> healthcare individual who can play a </w:t>
      </w:r>
      <w:r w:rsidR="00C663AB">
        <w:t xml:space="preserve">significant role in the prevention of influenza virus is the dietician. From the last few years it is quite apparent that even after having vaccination against the influenza virus majority </w:t>
      </w:r>
      <w:r w:rsidR="00D40588">
        <w:t>of the population are still getting flu a</w:t>
      </w:r>
      <w:r w:rsidR="008C3297">
        <w:t xml:space="preserve">nd each year these people </w:t>
      </w:r>
      <w:r w:rsidR="00CB35E5">
        <w:t>again</w:t>
      </w:r>
      <w:r w:rsidR="008C3297">
        <w:t xml:space="preserve"> caught the virus and suffer severely </w:t>
      </w:r>
      <w:r w:rsidR="00CB35E5">
        <w:t>which</w:t>
      </w:r>
      <w:r w:rsidR="008C3297">
        <w:t xml:space="preserve"> not only disturbs the </w:t>
      </w:r>
      <w:r w:rsidR="00CB35E5">
        <w:t>lifestyle</w:t>
      </w:r>
      <w:r w:rsidR="008C3297">
        <w:t xml:space="preserve"> of</w:t>
      </w:r>
      <w:r w:rsidR="00CB35E5">
        <w:t xml:space="preserve"> the individual </w:t>
      </w:r>
      <w:r w:rsidR="00CB35E5">
        <w:lastRenderedPageBreak/>
        <w:t>but at the same</w:t>
      </w:r>
      <w:r w:rsidR="005132D5">
        <w:t xml:space="preserve"> time it is a burden on the overall budget of the public health. Therefore the services of a dietician are quite crucial in this regard because they can suggest the patient to opt a healthy diet in order to strengthen their immune system because most of the time the individual caught influenza virus because of the weak immunity. Therefore it is safe to say here that along with doctors and physicians who always go for the vaccines </w:t>
      </w:r>
      <w:r w:rsidR="0089057B">
        <w:t xml:space="preserve">to </w:t>
      </w:r>
      <w:r w:rsidR="005132D5">
        <w:t>treat this influenza virus</w:t>
      </w:r>
      <w:r w:rsidR="0089057B">
        <w:t>,</w:t>
      </w:r>
      <w:r w:rsidR="005132D5">
        <w:t xml:space="preserve"> physiotherapists and also </w:t>
      </w:r>
      <w:r w:rsidR="00EE56EB">
        <w:t>dieticians</w:t>
      </w:r>
      <w:r w:rsidR="00BE2ADE">
        <w:t xml:space="preserve"> are also important </w:t>
      </w:r>
      <w:r w:rsidR="00EE56EB">
        <w:t>in</w:t>
      </w:r>
      <w:r w:rsidR="00BE2ADE">
        <w:t xml:space="preserve"> order to treat the disease and reduce the chances of infection</w:t>
      </w:r>
      <w:r w:rsidR="008A41C2">
        <w:t xml:space="preserve"> </w:t>
      </w:r>
      <w:r w:rsidR="008A41C2">
        <w:fldChar w:fldCharType="begin"/>
      </w:r>
      <w:r w:rsidR="008A41C2">
        <w:instrText xml:space="preserve"> ADDIN ZOTERO_ITEM CSL_CITATION {"citationID":"a2gjt98hc7g","properties":{"formattedCitation":"(Houser &amp; Subbarao, 2015)","plainCitation":"(Houser &amp; Subbarao, 2015)"},"citationItems":[{"id":680,"uris":["http://zotero.org/users/local/2RJg7y7G/items/S3VPIUQ7"],"uri":["http://zotero.org/users/local/2RJg7y7G/items/S3VPIUQ7"],"itemData":{"id":680,"type":"article-journal","title":"Influenza Vaccines: Challenges and Solutions","container-title":"Cell host &amp; microbe","page":"295-300","volume":"17","issue":"3","source":"PubMed Central","abstract":"Vaccination is the best method for the prevention and control of influenza. Vaccination can reduce illness and lessen severity of infection. This review focuses on how currently licensed influenza vaccines are generated in the U.S., why the biology of influenza poses vaccine challenges, and vaccine approaches on the horizon that address these challenges.","DOI":"10.1016/j.chom.2015.02.012","ISSN":"1931-3128","note":"PMID: 25766291\nPMCID: PMC4362519","shortTitle":"Influenza Vaccines","journalAbbreviation":"Cell Host Microbe","author":[{"family":"Houser","given":"Katherine"},{"family":"Subbarao","given":"Kanta"}],"issued":{"date-parts":[["2015",3,11]]}}}],"schema":"https://github.com/citation-style-language/schema/raw/master/csl-citation.json"} </w:instrText>
      </w:r>
      <w:r w:rsidR="008A41C2">
        <w:fldChar w:fldCharType="separate"/>
      </w:r>
      <w:r w:rsidR="008A41C2" w:rsidRPr="008A41C2">
        <w:rPr>
          <w:rFonts w:ascii="Times New Roman" w:hAnsi="Times New Roman" w:cs="Times New Roman"/>
        </w:rPr>
        <w:t>(Houser &amp; Subbarao, 2015)</w:t>
      </w:r>
      <w:r w:rsidR="008A41C2">
        <w:fldChar w:fldCharType="end"/>
      </w:r>
      <w:r w:rsidR="00BE2ADE">
        <w:t xml:space="preserve">. </w:t>
      </w:r>
    </w:p>
    <w:p w14:paraId="757B9930" w14:textId="77777777" w:rsidR="00BE2ADE" w:rsidRDefault="00440A54" w:rsidP="004873E3">
      <w:r>
        <w:t xml:space="preserve">The effectiveness of the flu vaccine is also questionable because there are patients who </w:t>
      </w:r>
      <w:r w:rsidR="004A44FA">
        <w:t>get mild reactions and side effects by the use of t</w:t>
      </w:r>
      <w:r w:rsidR="00F8019D">
        <w:t xml:space="preserve">hese vaccines. Some of the most common side effects of these flu </w:t>
      </w:r>
      <w:r w:rsidR="00C12B90">
        <w:t>vaccines</w:t>
      </w:r>
      <w:r w:rsidR="00F8019D">
        <w:t xml:space="preserve"> are soreness, redness, </w:t>
      </w:r>
      <w:r w:rsidR="00C12B90">
        <w:t>and tenderness</w:t>
      </w:r>
      <w:r w:rsidR="00F8019D">
        <w:t xml:space="preserve"> and also these </w:t>
      </w:r>
      <w:r w:rsidR="0092115B">
        <w:t>symptoms</w:t>
      </w:r>
      <w:r w:rsidR="00F8019D">
        <w:t xml:space="preserve"> are further accompanied by swelling. </w:t>
      </w:r>
      <w:r w:rsidR="0092115B">
        <w:t>There are also those people who experience low</w:t>
      </w:r>
      <w:r w:rsidR="00E2729E">
        <w:t xml:space="preserve">-grade fever along </w:t>
      </w:r>
      <w:r w:rsidR="00173BFA">
        <w:t>with headache and also muscle aches. These reactions usually begin right after the shot and then these symptoms last for at least 1 to 2 days. Along with these symptoms, it is also not possible to prevent the transmission of the virus wi</w:t>
      </w:r>
      <w:r w:rsidR="00010634">
        <w:t>th the help of these vaccines b</w:t>
      </w:r>
      <w:r w:rsidR="00173BFA">
        <w:t xml:space="preserve">ecause in the majority of the population if one person is having flu then even after being vaccinated against the </w:t>
      </w:r>
      <w:r w:rsidR="0065096D">
        <w:t xml:space="preserve">influenza virus due to continuous communication the other members of the population also caught the </w:t>
      </w:r>
      <w:r w:rsidR="0027246D">
        <w:t xml:space="preserve">virus. There are various kinds of flu vaccines and one of the most common types of the flu vaccine is the nasal spray flu vaccine </w:t>
      </w:r>
      <w:r w:rsidR="00F63712">
        <w:t xml:space="preserve">and there are some possible side effects of this vaccine which </w:t>
      </w:r>
      <w:r w:rsidR="000C7A0A">
        <w:t xml:space="preserve">include running nose, wheezing, headache and also muscle pain. These problems occur </w:t>
      </w:r>
      <w:r w:rsidR="00F63712">
        <w:t xml:space="preserve">mostly </w:t>
      </w:r>
      <w:r w:rsidR="000C7A0A">
        <w:t xml:space="preserve">after vaccination </w:t>
      </w:r>
      <w:r w:rsidR="00FA7CC1">
        <w:t xml:space="preserve">and </w:t>
      </w:r>
      <w:r w:rsidR="000530AB">
        <w:t xml:space="preserve">they </w:t>
      </w:r>
      <w:r w:rsidR="00FA7CC1">
        <w:t xml:space="preserve">are either mild or short-lived. In many of the recent studies </w:t>
      </w:r>
      <w:r w:rsidR="00777640">
        <w:t>it</w:t>
      </w:r>
      <w:r w:rsidR="00FA7CC1">
        <w:t xml:space="preserve"> has been shown that side effects of the vaccines occur because </w:t>
      </w:r>
      <w:r w:rsidR="00777640">
        <w:t>of the</w:t>
      </w:r>
      <w:r w:rsidR="00D42328">
        <w:t xml:space="preserve"> virus that is involved in the prevalence </w:t>
      </w:r>
      <w:r w:rsidR="00F143BB">
        <w:t xml:space="preserve">of the flu, therefore, the vaccines that have been developed </w:t>
      </w:r>
      <w:r w:rsidR="00A53F46">
        <w:t xml:space="preserve">so far </w:t>
      </w:r>
      <w:r w:rsidR="00F143BB">
        <w:t xml:space="preserve">are not compatible enough to </w:t>
      </w:r>
      <w:r w:rsidR="00A37E03">
        <w:t>fight against the</w:t>
      </w:r>
      <w:r w:rsidR="007B0B51">
        <w:t xml:space="preserve">se viruses and hence instead of preventing the </w:t>
      </w:r>
      <w:r w:rsidR="007B0B51">
        <w:lastRenderedPageBreak/>
        <w:t xml:space="preserve">prevalence of the disease most of these vaccines make the situation even worse by causing side effects along with other </w:t>
      </w:r>
      <w:r w:rsidR="000E3632">
        <w:t>conditions</w:t>
      </w:r>
      <w:r w:rsidR="008A41C2">
        <w:fldChar w:fldCharType="begin"/>
      </w:r>
      <w:r w:rsidR="008A41C2">
        <w:instrText xml:space="preserve"> ADDIN ZOTERO_ITEM CSL_CITATION {"citationID":"a20nrtubj27","properties":{"formattedCitation":"(Lewnard &amp; Cobey, 2018)","plainCitation":"(Lewnard &amp; Cobey, 2018)"},"citationItems":[{"id":677,"uris":["http://zotero.org/users/local/2RJg7y7G/items/WLMBP4J8"],"uri":["http://zotero.org/users/local/2RJg7y7G/items/WLMBP4J8"],"itemData":{"id":677,"type":"article-journal","title":"Immune History and Influenza Vaccine Effectiveness","container-title":"Vaccines","volume":"6","issue":"2","source":"PubMed Central","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URL":"https://www.ncbi.nlm.nih.gov/pmc/articles/PMC6027411/","DOI":"10.3390/vaccines6020028","ISSN":"2076-393X","note":"PMID: 29883414\nPMCID: PMC6027411","journalAbbreviation":"Vaccines (Basel)","author":[{"family":"Lewnard","given":"Joseph A."},{"family":"Cobey","given":"Sarah"}],"issued":{"date-parts":[["2018",5,21]]},"accessed":{"date-parts":[["2019",5,8]]}}}],"schema":"https://github.com/citation-style-language/schema/raw/master/csl-citation.json"} </w:instrText>
      </w:r>
      <w:r w:rsidR="008A41C2">
        <w:fldChar w:fldCharType="separate"/>
      </w:r>
      <w:r w:rsidR="008A41C2" w:rsidRPr="00D55177">
        <w:rPr>
          <w:rFonts w:ascii="Times New Roman" w:hAnsi="Times New Roman" w:cs="Times New Roman"/>
        </w:rPr>
        <w:t>(Lewnard &amp; Cobey, 2018)</w:t>
      </w:r>
      <w:r w:rsidR="008A41C2">
        <w:fldChar w:fldCharType="end"/>
      </w:r>
      <w:r w:rsidR="008A41C2">
        <w:t>.</w:t>
      </w:r>
      <w:r w:rsidR="000E3632">
        <w:t>.</w:t>
      </w:r>
    </w:p>
    <w:p w14:paraId="21B0C8E4" w14:textId="77777777" w:rsidR="00641F92" w:rsidRDefault="00440A54" w:rsidP="004873E3">
      <w:r>
        <w:t xml:space="preserve">Currently, there is no proper treatment for influenza virus </w:t>
      </w:r>
      <w:r w:rsidR="00A53F46">
        <w:t xml:space="preserve">other </w:t>
      </w:r>
      <w:r>
        <w:t>than vaccination. All the medications that are available</w:t>
      </w:r>
      <w:r w:rsidR="00A53F46">
        <w:t xml:space="preserve"> are either ineffective or they cause severe side effects</w:t>
      </w:r>
      <w:r w:rsidR="00FE7AC0">
        <w:t>,</w:t>
      </w:r>
      <w:r w:rsidR="00B25A63">
        <w:t xml:space="preserve"> therefore, </w:t>
      </w:r>
      <w:r w:rsidR="00F75933">
        <w:t>most</w:t>
      </w:r>
      <w:r w:rsidR="00B25A63">
        <w:t xml:space="preserve"> of the healthcare providers prefer to use influenza vaccines because although the vaccines themselves have some drawbacks and also annually millions</w:t>
      </w:r>
      <w:r w:rsidR="00A07776">
        <w:t xml:space="preserve"> </w:t>
      </w:r>
      <w:r w:rsidR="00F75933">
        <w:t>of</w:t>
      </w:r>
      <w:r w:rsidR="00A07776">
        <w:t xml:space="preserve"> people suffer from this particular health condition but having said that it is the only way to combat the </w:t>
      </w:r>
      <w:r w:rsidR="00F75933">
        <w:t>prevalence</w:t>
      </w:r>
      <w:r w:rsidR="00A07776">
        <w:t xml:space="preserve"> of this virus. </w:t>
      </w:r>
      <w:r w:rsidR="00A94F65">
        <w:t>The two main type of influenza vaccines that are currently in use</w:t>
      </w:r>
      <w:r w:rsidR="00B27CD6">
        <w:t xml:space="preserve"> are </w:t>
      </w:r>
      <w:r w:rsidR="00A94F65">
        <w:t xml:space="preserve">the inactivated and </w:t>
      </w:r>
      <w:r w:rsidR="00B27CD6">
        <w:t xml:space="preserve">live attenuated vaccines. </w:t>
      </w:r>
      <w:r w:rsidR="007957A4">
        <w:t xml:space="preserve">It has been noticed </w:t>
      </w:r>
      <w:r w:rsidR="00FE7AC0">
        <w:t>currently</w:t>
      </w:r>
      <w:r w:rsidR="00D20F46">
        <w:t xml:space="preserve"> that the influenza vaccines mu</w:t>
      </w:r>
      <w:r w:rsidR="00FE7AC0">
        <w:t>st be re</w:t>
      </w:r>
      <w:r w:rsidR="007957A4">
        <w:t xml:space="preserve">formulated each year or even semi-annually in order to respond </w:t>
      </w:r>
      <w:r w:rsidR="004F444B">
        <w:t>to</w:t>
      </w:r>
      <w:r w:rsidR="00E72B4A">
        <w:t xml:space="preserve"> the antigens changes in the influenza virus, the low effectiveness of the </w:t>
      </w:r>
      <w:r w:rsidR="00140957">
        <w:t xml:space="preserve">current influenza vaccines are due to the mismatch between the vaccine </w:t>
      </w:r>
      <w:r w:rsidR="004F444B">
        <w:t>strains</w:t>
      </w:r>
      <w:r w:rsidR="00140957">
        <w:t xml:space="preserve"> and the particular viral </w:t>
      </w:r>
      <w:r w:rsidR="004F444B">
        <w:t>strains</w:t>
      </w:r>
      <w:r w:rsidR="00140957">
        <w:t xml:space="preserve"> that are circulating.</w:t>
      </w:r>
      <w:r w:rsidR="009605E1">
        <w:t xml:space="preserve"> One of the complicated tasks that are faced during the vaccine manufacturing is </w:t>
      </w:r>
      <w:r w:rsidR="004F444B">
        <w:t xml:space="preserve">the </w:t>
      </w:r>
      <w:r w:rsidR="00390236">
        <w:t>prediction</w:t>
      </w:r>
      <w:r w:rsidR="004F444B">
        <w:t xml:space="preserve"> that the antigenic match can possibly be worsened </w:t>
      </w:r>
      <w:r w:rsidR="00390236">
        <w:t xml:space="preserve">by the mutations developed during the entire manufacturing process. This possible mutation is not only one of the leading cause of the ineffectiveness of the influenza virus but at the same, it is one of the leading cause of the </w:t>
      </w:r>
      <w:r w:rsidR="00A23BD6">
        <w:t>prevalence</w:t>
      </w:r>
      <w:r w:rsidR="00390236">
        <w:t xml:space="preserve"> of the </w:t>
      </w:r>
      <w:r w:rsidR="00A23BD6">
        <w:t>influenza</w:t>
      </w:r>
      <w:r w:rsidR="00390236">
        <w:t xml:space="preserve"> virus within a given population. </w:t>
      </w:r>
      <w:r w:rsidR="00A23BD6">
        <w:t>In this article, it has been described very clearly that how from the past few years there are more reports of patients having influenza virus and the condition is even worse in the ageing population</w:t>
      </w:r>
      <w:r w:rsidR="008A41C2">
        <w:t xml:space="preserve"> </w:t>
      </w:r>
      <w:r w:rsidR="008A41C2">
        <w:fldChar w:fldCharType="begin"/>
      </w:r>
      <w:r w:rsidR="008A41C2">
        <w:instrText xml:space="preserve"> ADDIN ZOTERO_ITEM CSL_CITATION {"citationID":"a20nrtubj27","properties":{"formattedCitation":"(Lewnard &amp; Cobey, 2018)","plainCitation":"(Lewnard &amp; Cobey, 2018)"},"citationItems":[{"id":677,"uris":["http://zotero.org/users/local/2RJg7y7G/items/WLMBP4J8"],"uri":["http://zotero.org/users/local/2RJg7y7G/items/WLMBP4J8"],"itemData":{"id":677,"type":"article-journal","title":"Immune History and Influenza Vaccine Effectiveness","container-title":"Vaccines","volume":"6","issue":"2","source":"PubMed Central","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URL":"https://www.ncbi.nlm.nih.gov/pmc/articles/PMC6027411/","DOI":"10.3390/vaccines6020028","ISSN":"2076-393X","note":"PMID: 29883414\nPMCID: PMC6027411","journalAbbreviation":"Vaccines (Basel)","author":[{"family":"Lewnard","given":"Joseph A."},{"family":"Cobey","given":"Sarah"}],"issued":{"date-parts":[["2018",5,21]]},"accessed":{"date-parts":[["2019",5,8]]}}}],"schema":"https://github.com/citation-style-language/schema/raw/master/csl-citation.json"} </w:instrText>
      </w:r>
      <w:r w:rsidR="008A41C2">
        <w:fldChar w:fldCharType="separate"/>
      </w:r>
      <w:r w:rsidR="008A41C2" w:rsidRPr="00D55177">
        <w:rPr>
          <w:rFonts w:ascii="Times New Roman" w:hAnsi="Times New Roman" w:cs="Times New Roman"/>
        </w:rPr>
        <w:t>(Lewnard &amp; Cobey, 2018)</w:t>
      </w:r>
      <w:r w:rsidR="008A41C2">
        <w:fldChar w:fldCharType="end"/>
      </w:r>
      <w:r w:rsidR="00A23BD6">
        <w:t xml:space="preserve">. </w:t>
      </w:r>
    </w:p>
    <w:p w14:paraId="16178F73" w14:textId="77777777" w:rsidR="00FA6DD7" w:rsidRDefault="00440A54" w:rsidP="004873E3">
      <w:r>
        <w:t>The overall effectiveness of t</w:t>
      </w:r>
      <w:r w:rsidR="00816A9C">
        <w:t xml:space="preserve">he influenza vaccines is quite unusual in three ways. It varies from season to season, by </w:t>
      </w:r>
      <w:r w:rsidR="002945DC">
        <w:t xml:space="preserve">a particular age group from season </w:t>
      </w:r>
      <w:r w:rsidR="00D55177">
        <w:t>to</w:t>
      </w:r>
      <w:r w:rsidR="002945DC">
        <w:t xml:space="preserve"> season and also by the vaccination history</w:t>
      </w:r>
      <w:r w:rsidR="00D55177">
        <w:t xml:space="preserve"> </w:t>
      </w:r>
      <w:r w:rsidR="00D55177">
        <w:fldChar w:fldCharType="begin"/>
      </w:r>
      <w:r w:rsidR="00D55177">
        <w:instrText xml:space="preserve"> ADDIN ZOTERO_ITEM CSL_CITATION {"citationID":"a20nrtubj27","properties":{"formattedCitation":"(Lewnard &amp; Cobey, 2018)","plainCitation":"(Lewnard &amp; Cobey, 2018)"},"citationItems":[{"id":677,"uris":["http://zotero.org/users/local/2RJg7y7G/items/WLMBP4J8"],"uri":["http://zotero.org/users/local/2RJg7y7G/items/WLMBP4J8"],"itemData":{"id":677,"type":"article-journal","title":"Immune History and Influenza Vaccine Effectiveness","container-title":"Vaccines","volume":"6","issue":"2","source":"PubMed Central","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URL":"https://www.ncbi.nlm.nih.gov/pmc/articles/PMC6027411/","DOI":"10.3390/vaccines6020028","ISSN":"2076-393X","note":"PMID: 29883414\nPMCID: PMC6027411","journalAbbreviation":"Vaccines (Basel)","author":[{"family":"Lewnard","given":"Joseph A."},{"family":"Cobey","given":"Sarah"}],"issued":{"date-parts":[["2018",5,21]]},"accessed":{"date-parts":[["2019",5,8]]}}}],"schema":"https://github.com/citation-style-language/schema/raw/master/csl-citation.json"} </w:instrText>
      </w:r>
      <w:r w:rsidR="00D55177">
        <w:fldChar w:fldCharType="separate"/>
      </w:r>
      <w:r w:rsidR="00D55177" w:rsidRPr="00D55177">
        <w:rPr>
          <w:rFonts w:ascii="Times New Roman" w:hAnsi="Times New Roman" w:cs="Times New Roman"/>
        </w:rPr>
        <w:t>(Lewnard &amp; Cobey, 2018)</w:t>
      </w:r>
      <w:r w:rsidR="00D55177">
        <w:fldChar w:fldCharType="end"/>
      </w:r>
      <w:r w:rsidR="002945DC">
        <w:t xml:space="preserve">. </w:t>
      </w:r>
      <w:r w:rsidR="00584A6D">
        <w:t xml:space="preserve">There are various </w:t>
      </w:r>
      <w:r w:rsidR="0067174E">
        <w:t>types</w:t>
      </w:r>
      <w:r w:rsidR="00584A6D">
        <w:t xml:space="preserve"> of influenza virus and it has been noted that the </w:t>
      </w:r>
      <w:r w:rsidR="0067174E">
        <w:t>efficacy</w:t>
      </w:r>
      <w:r w:rsidR="00584A6D">
        <w:t xml:space="preserve"> of the influenza </w:t>
      </w:r>
      <w:r w:rsidR="0067174E">
        <w:t>vaccines</w:t>
      </w:r>
      <w:r w:rsidR="00584A6D">
        <w:t xml:space="preserve"> is not uniform among all the given </w:t>
      </w:r>
      <w:r w:rsidR="0067174E">
        <w:lastRenderedPageBreak/>
        <w:t>strains</w:t>
      </w:r>
      <w:r w:rsidR="00584A6D">
        <w:t xml:space="preserve">. The virus that is </w:t>
      </w:r>
      <w:r w:rsidR="0067174E">
        <w:t>current</w:t>
      </w:r>
      <w:r w:rsidR="002D0CAC">
        <w:t xml:space="preserve">ly one of the main sources of infection is the H5N1 and the influenza virus, therefore, it is important to consider the main </w:t>
      </w:r>
      <w:r w:rsidR="004705C6">
        <w:t>characteristics</w:t>
      </w:r>
      <w:r w:rsidR="002D0CAC">
        <w:t xml:space="preserve"> and the mode of infection of these </w:t>
      </w:r>
      <w:r w:rsidR="004705C6">
        <w:t>viruses</w:t>
      </w:r>
      <w:r w:rsidR="002D0CAC">
        <w:t xml:space="preserve"> before </w:t>
      </w:r>
      <w:r w:rsidR="004705C6">
        <w:t>designing</w:t>
      </w:r>
      <w:r w:rsidR="002D0CAC">
        <w:t xml:space="preserve"> any vaccines. </w:t>
      </w:r>
      <w:r w:rsidR="007810BA">
        <w:t>On t</w:t>
      </w:r>
      <w:r w:rsidR="00BC125A">
        <w:t xml:space="preserve">he basis of these discussions, it is safe to say that </w:t>
      </w:r>
      <w:r w:rsidR="004705C6">
        <w:t>vaccines</w:t>
      </w:r>
      <w:r w:rsidR="00BC125A">
        <w:t xml:space="preserve"> are one of the effective and safe methods to get rid of the influenza virus. </w:t>
      </w:r>
      <w:r w:rsidR="004705C6">
        <w:t xml:space="preserve">But due to the high variability of the virus and the mutation rate, it is now a </w:t>
      </w:r>
      <w:r w:rsidR="0062671A">
        <w:t>challenging</w:t>
      </w:r>
      <w:r w:rsidR="004705C6">
        <w:t xml:space="preserve"> task to </w:t>
      </w:r>
      <w:r w:rsidR="0062671A">
        <w:t xml:space="preserve">address this particular healthcare problem, it is now becoming more prevalent and also its transmission is also </w:t>
      </w:r>
      <w:r w:rsidR="00986E95">
        <w:t>quite</w:t>
      </w:r>
      <w:r w:rsidR="0062671A">
        <w:t xml:space="preserve"> high among the individuals. There</w:t>
      </w:r>
      <w:r w:rsidR="00DB1778">
        <w:t xml:space="preserve">fore in the research studies conducted by </w:t>
      </w:r>
      <w:r w:rsidR="00DB1778">
        <w:fldChar w:fldCharType="begin"/>
      </w:r>
      <w:r w:rsidR="008A41C2">
        <w:instrText xml:space="preserve"> ADDIN ZOTERO_ITEM CSL_CITATION {"citationID":"75kGgk9v","properties":{"formattedCitation":"(Lewnard &amp; Cobey, 2018)","plainCitation":"(Lewnard &amp; Cobey, 2018)"},"citationItems":[{"id":677,"uris":["http://zotero.org/users/local/2RJg7y7G/items/WLMBP4J8"],"uri":["http://zotero.org/users/local/2RJg7y7G/items/WLMBP4J8"],"itemData":{"id":677,"type":"article-journal","title":"Immune History and Influenza Vaccine Effectiveness","container-title":"Vaccines","volume":"6","issue":"2","source":"PubMed Central","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URL":"https://www.ncbi.nlm.nih.gov/pmc/articles/PMC6027411/","DOI":"10.3390/vaccines6020028","ISSN":"2076-393X","note":"PMID: 29883414\nPMCID: PMC6027411","journalAbbreviation":"Vaccines (Basel)","author":[{"family":"Lewnard","given":"Joseph A."},{"family":"Cobey","given":"Sarah"}],"issued":{"date-parts":[["2018",5,21]]},"accessed":{"date-parts":[["2019",5,8]]}}}],"schema":"https://github.com/citation-style-language/schema/raw/master/csl-citation.json"} </w:instrText>
      </w:r>
      <w:r w:rsidR="00DB1778">
        <w:fldChar w:fldCharType="separate"/>
      </w:r>
      <w:r w:rsidR="00DB1778" w:rsidRPr="00D55177">
        <w:rPr>
          <w:rFonts w:ascii="Times New Roman" w:hAnsi="Times New Roman" w:cs="Times New Roman"/>
        </w:rPr>
        <w:t>(Lewnard &amp; Cobey, 2018)</w:t>
      </w:r>
      <w:r w:rsidR="00DB1778">
        <w:fldChar w:fldCharType="end"/>
      </w:r>
      <w:r w:rsidR="00DB1778">
        <w:t xml:space="preserve">, all the possibilities are discussed in details that why this is becoming a burden not only on the patients but also on the overall healthcare and public health policymakers. </w:t>
      </w:r>
      <w:r w:rsidR="009F4474">
        <w:t xml:space="preserve">In this research study, it has been discussed clearly why besides getting vaccinated most of the people fall sick each year and what should be done in order to enhance the efficacy of the </w:t>
      </w:r>
      <w:r w:rsidR="00EE2AB7">
        <w:t xml:space="preserve">vaccines. Such information is quite useful for researchers who want to design vaccines for this particular virus in a more </w:t>
      </w:r>
      <w:r w:rsidR="0093733C">
        <w:t>effective</w:t>
      </w:r>
      <w:r w:rsidR="00EE2AB7">
        <w:t xml:space="preserve"> and also cost-effective way.  </w:t>
      </w:r>
    </w:p>
    <w:p w14:paraId="20E6E03B" w14:textId="77777777" w:rsidR="00D55177" w:rsidRDefault="00440A54" w:rsidP="00A6760C">
      <w:r>
        <w:t xml:space="preserve">The information that is provided in this research study is also quite effective for nurses. </w:t>
      </w:r>
      <w:r w:rsidR="00986E95">
        <w:t>As</w:t>
      </w:r>
      <w:r>
        <w:t xml:space="preserve"> it is </w:t>
      </w:r>
      <w:r w:rsidR="00986E95">
        <w:t>a</w:t>
      </w:r>
      <w:r>
        <w:t xml:space="preserve"> </w:t>
      </w:r>
      <w:r w:rsidR="00CF2631">
        <w:t>well-known</w:t>
      </w:r>
      <w:r>
        <w:t xml:space="preserve"> fact that nurses are the ones who basically deal with the pa</w:t>
      </w:r>
      <w:r w:rsidR="0093733C">
        <w:t>tients and by using the information provided in this research study the enrolled nurses</w:t>
      </w:r>
      <w:r w:rsidR="00BE4245">
        <w:t xml:space="preserve"> will be able to deal with the situation. Therefore for the enrolled nurses, this kind </w:t>
      </w:r>
      <w:r w:rsidR="00A6760C">
        <w:t>of</w:t>
      </w:r>
      <w:r w:rsidR="00BE4245">
        <w:t xml:space="preserve"> </w:t>
      </w:r>
      <w:r w:rsidR="00A6760C">
        <w:t>information</w:t>
      </w:r>
      <w:r w:rsidR="00BE4245">
        <w:t xml:space="preserve"> is quite important because the information provided in this research study provides an insight that what </w:t>
      </w:r>
      <w:r w:rsidR="00C07659">
        <w:t>are</w:t>
      </w:r>
      <w:r w:rsidR="00BE4245">
        <w:t xml:space="preserve"> some of the pos</w:t>
      </w:r>
      <w:r w:rsidR="00A145FA">
        <w:t>sible drawbacks of the influenza</w:t>
      </w:r>
      <w:r w:rsidR="00C714B4">
        <w:t xml:space="preserve"> </w:t>
      </w:r>
      <w:r w:rsidR="008513C3">
        <w:t>vaccination</w:t>
      </w:r>
      <w:r w:rsidR="00A145FA">
        <w:t xml:space="preserve"> and what the patient should </w:t>
      </w:r>
      <w:r w:rsidR="00267736">
        <w:t xml:space="preserve">do for </w:t>
      </w:r>
      <w:r w:rsidR="008513C3">
        <w:t>self-monitoring</w:t>
      </w:r>
      <w:r w:rsidR="00267736">
        <w:t xml:space="preserve"> of the health condition. As an enrolled nurse it is </w:t>
      </w:r>
      <w:r w:rsidR="008513C3">
        <w:t>important</w:t>
      </w:r>
      <w:r w:rsidR="00267736">
        <w:t xml:space="preserve"> to know the possible </w:t>
      </w:r>
      <w:r w:rsidR="00C07659">
        <w:t>side effects of a given vaccine or medicine</w:t>
      </w:r>
      <w:r w:rsidR="00267736">
        <w:t xml:space="preserve"> so this research study provides a brief </w:t>
      </w:r>
      <w:r w:rsidR="00AB249E">
        <w:t xml:space="preserve">insight into all the possibilities of this type of health condition and the possible treatment which can be quite ideal </w:t>
      </w:r>
      <w:r w:rsidR="00AB249E">
        <w:lastRenderedPageBreak/>
        <w:t xml:space="preserve">while dealing with patients who not only suffer from flu but also </w:t>
      </w:r>
      <w:r w:rsidR="00A6760C">
        <w:t>from</w:t>
      </w:r>
      <w:r w:rsidR="00AB249E">
        <w:t xml:space="preserve"> the side effects or inefficiency of the </w:t>
      </w:r>
      <w:r w:rsidR="00C07659">
        <w:t>treatment</w:t>
      </w:r>
      <w:r w:rsidR="008A41C2">
        <w:t xml:space="preserve"> </w:t>
      </w:r>
      <w:r w:rsidR="008A41C2">
        <w:fldChar w:fldCharType="begin"/>
      </w:r>
      <w:r w:rsidR="008A41C2">
        <w:instrText xml:space="preserve"> ADDIN ZOTERO_ITEM CSL_CITATION {"citationID":"a20nrtubj27","properties":{"formattedCitation":"(Lewnard &amp; Cobey, 2018)","plainCitation":"(Lewnard &amp; Cobey, 2018)"},"citationItems":[{"id":677,"uris":["http://zotero.org/users/local/2RJg7y7G/items/WLMBP4J8"],"uri":["http://zotero.org/users/local/2RJg7y7G/items/WLMBP4J8"],"itemData":{"id":677,"type":"article-journal","title":"Immune History and Influenza Vaccine Effectiveness","container-title":"Vaccines","volume":"6","issue":"2","source":"PubMed Central","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URL":"https://www.ncbi.nlm.nih.gov/pmc/articles/PMC6027411/","DOI":"10.3390/vaccines6020028","ISSN":"2076-393X","note":"PMID: 29883414\nPMCID: PMC6027411","journalAbbreviation":"Vaccines (Basel)","author":[{"family":"Lewnard","given":"Joseph A."},{"family":"Cobey","given":"Sarah"}],"issued":{"date-parts":[["2018",5,21]]},"accessed":{"date-parts":[["2019",5,8]]}}}],"schema":"https://github.com/citation-style-language/schema/raw/master/csl-citation.json"} </w:instrText>
      </w:r>
      <w:r w:rsidR="008A41C2">
        <w:fldChar w:fldCharType="separate"/>
      </w:r>
      <w:r w:rsidR="008A41C2" w:rsidRPr="00D55177">
        <w:rPr>
          <w:rFonts w:ascii="Times New Roman" w:hAnsi="Times New Roman" w:cs="Times New Roman"/>
        </w:rPr>
        <w:t>(Lewnard &amp; Cobey, 2018)</w:t>
      </w:r>
      <w:r w:rsidR="008A41C2">
        <w:fldChar w:fldCharType="end"/>
      </w:r>
      <w:r w:rsidR="008A41C2">
        <w:t>.</w:t>
      </w:r>
      <w:r w:rsidR="00AB249E">
        <w:t xml:space="preserve">. </w:t>
      </w:r>
    </w:p>
    <w:p w14:paraId="54350CC7" w14:textId="77777777" w:rsidR="00197932" w:rsidRDefault="00440A54" w:rsidP="00A6760C">
      <w:r>
        <w:t>From the past couple of years, there are many attempts to design vaccines for the influenza virus but despite being vaccinated most of the peopl</w:t>
      </w:r>
      <w:r w:rsidR="00357F3D">
        <w:t>e still develop this condition. There are different attempts by the scientists to design a vaccine which is efficient for every season and also for every age group but despite various attempts, the number of</w:t>
      </w:r>
      <w:r w:rsidR="00DA2826">
        <w:t xml:space="preserve"> people who suffer </w:t>
      </w:r>
      <w:r w:rsidR="00611844">
        <w:t xml:space="preserve">from this particular virus is increasing each year. The reason that it is still a problem for the public health policymakers, researchers and also the healthcare providers is the mutation rate and also the variability of this virus. Once the vaccine against the virus is developed then </w:t>
      </w:r>
      <w:r w:rsidR="00D54A26">
        <w:t xml:space="preserve">the virus changes their surface sequences due to </w:t>
      </w:r>
      <w:r w:rsidR="008A41C2">
        <w:t>which</w:t>
      </w:r>
      <w:r w:rsidR="00D54A26">
        <w:t xml:space="preserve"> </w:t>
      </w:r>
      <w:r w:rsidR="008A41C2">
        <w:t>the</w:t>
      </w:r>
      <w:r w:rsidR="00D54A26">
        <w:t xml:space="preserve"> ability of the vaccines to get adsorbed and then removing the virus from the body becomes </w:t>
      </w:r>
      <w:r w:rsidR="00AE1B3D">
        <w:t>difficult</w:t>
      </w:r>
      <w:r w:rsidR="00D54A26">
        <w:t xml:space="preserve">. Another reason that </w:t>
      </w:r>
      <w:r w:rsidR="00797233">
        <w:t>the virus gets transmitted and no proper measure is taken is that</w:t>
      </w:r>
      <w:r w:rsidR="00AE1B3D">
        <w:t>,</w:t>
      </w:r>
      <w:r w:rsidR="00797233">
        <w:t xml:space="preserve"> most of the healthcare providers don’t even consider it as a health problem and therefore it is not taken seriously by most of the public health policy makers and </w:t>
      </w:r>
      <w:r w:rsidR="008A41C2">
        <w:t>healthcare</w:t>
      </w:r>
      <w:r w:rsidR="00797233">
        <w:t xml:space="preserve"> providers. Therefore the transmission and also the </w:t>
      </w:r>
      <w:r w:rsidR="008A41C2">
        <w:t>prevalence</w:t>
      </w:r>
      <w:r w:rsidR="00797233">
        <w:t xml:space="preserve"> of this condition is increasing and the vaccines that are being developed become ineffective and most people get infected with this condition annually and with each changing season. </w:t>
      </w:r>
      <w:r w:rsidR="00611844">
        <w:t xml:space="preserve"> </w:t>
      </w:r>
    </w:p>
    <w:p w14:paraId="123803DD" w14:textId="77777777" w:rsidR="008A41C2" w:rsidRDefault="008A41C2" w:rsidP="008A41C2">
      <w:pPr>
        <w:ind w:firstLine="0"/>
      </w:pPr>
    </w:p>
    <w:p w14:paraId="09F8F966" w14:textId="77777777" w:rsidR="00816DB6" w:rsidRDefault="00816DB6" w:rsidP="008A41C2">
      <w:pPr>
        <w:ind w:firstLine="0"/>
      </w:pPr>
    </w:p>
    <w:p w14:paraId="2F8475CD" w14:textId="77777777" w:rsidR="00816DB6" w:rsidRDefault="00816DB6" w:rsidP="008A41C2">
      <w:pPr>
        <w:ind w:firstLine="0"/>
      </w:pPr>
    </w:p>
    <w:p w14:paraId="07A818B6" w14:textId="77777777" w:rsidR="00816DB6" w:rsidRDefault="00816DB6" w:rsidP="008A41C2">
      <w:pPr>
        <w:ind w:firstLine="0"/>
      </w:pPr>
    </w:p>
    <w:p w14:paraId="56C8AC6C" w14:textId="77777777" w:rsidR="00816DB6" w:rsidRDefault="00816DB6" w:rsidP="008A41C2">
      <w:pPr>
        <w:ind w:firstLine="0"/>
      </w:pPr>
    </w:p>
    <w:p w14:paraId="6B8B8ED0" w14:textId="77777777" w:rsidR="00816DB6" w:rsidRDefault="00816DB6" w:rsidP="008A41C2">
      <w:pPr>
        <w:ind w:firstLine="0"/>
      </w:pPr>
    </w:p>
    <w:p w14:paraId="63F2AAC3" w14:textId="77777777" w:rsidR="008A41C2" w:rsidRDefault="008A41C2" w:rsidP="008A41C2">
      <w:pPr>
        <w:ind w:firstLine="0"/>
      </w:pPr>
    </w:p>
    <w:p w14:paraId="6F8DD593" w14:textId="77777777" w:rsidR="00D55177" w:rsidRPr="008A41C2" w:rsidRDefault="00440A54" w:rsidP="008A41C2">
      <w:pPr>
        <w:ind w:firstLine="0"/>
        <w:jc w:val="center"/>
        <w:rPr>
          <w:b/>
        </w:rPr>
      </w:pPr>
      <w:r w:rsidRPr="008A41C2">
        <w:rPr>
          <w:b/>
        </w:rPr>
        <w:lastRenderedPageBreak/>
        <w:t>References</w:t>
      </w:r>
    </w:p>
    <w:p w14:paraId="2F476755" w14:textId="77777777" w:rsidR="008A41C2" w:rsidRPr="008A41C2" w:rsidRDefault="00440A54" w:rsidP="008A41C2">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8A41C2">
        <w:rPr>
          <w:rFonts w:ascii="Times New Roman" w:hAnsi="Times New Roman" w:cs="Times New Roman"/>
        </w:rPr>
        <w:t xml:space="preserve">Houser, K., &amp; Subbarao, K. (2015). Influenza Vaccines: Challenges and Solutions. </w:t>
      </w:r>
      <w:r w:rsidRPr="008A41C2">
        <w:rPr>
          <w:rFonts w:ascii="Times New Roman" w:hAnsi="Times New Roman" w:cs="Times New Roman"/>
          <w:i/>
          <w:iCs/>
        </w:rPr>
        <w:t>Cell Host &amp; Microbe</w:t>
      </w:r>
      <w:r w:rsidRPr="008A41C2">
        <w:rPr>
          <w:rFonts w:ascii="Times New Roman" w:hAnsi="Times New Roman" w:cs="Times New Roman"/>
        </w:rPr>
        <w:t xml:space="preserve">, </w:t>
      </w:r>
      <w:r w:rsidRPr="008A41C2">
        <w:rPr>
          <w:rFonts w:ascii="Times New Roman" w:hAnsi="Times New Roman" w:cs="Times New Roman"/>
          <w:i/>
          <w:iCs/>
        </w:rPr>
        <w:t>17</w:t>
      </w:r>
      <w:r w:rsidRPr="008A41C2">
        <w:rPr>
          <w:rFonts w:ascii="Times New Roman" w:hAnsi="Times New Roman" w:cs="Times New Roman"/>
        </w:rPr>
        <w:t>(3), 295–300. https://doi.org/10.1016/j.chom.2015.02.012</w:t>
      </w:r>
    </w:p>
    <w:p w14:paraId="6153F654" w14:textId="77777777" w:rsidR="008A41C2" w:rsidRPr="008A41C2" w:rsidRDefault="00440A54" w:rsidP="008A41C2">
      <w:pPr>
        <w:pStyle w:val="Bibliography"/>
        <w:rPr>
          <w:rFonts w:ascii="Times New Roman" w:hAnsi="Times New Roman" w:cs="Times New Roman"/>
        </w:rPr>
      </w:pPr>
      <w:r w:rsidRPr="008A41C2">
        <w:rPr>
          <w:rFonts w:ascii="Times New Roman" w:hAnsi="Times New Roman" w:cs="Times New Roman"/>
        </w:rPr>
        <w:t xml:space="preserve">Leonard, J. A., &amp; Cobey, S. (2018). Immune History and Influenza Vaccine Effectiveness. </w:t>
      </w:r>
      <w:r w:rsidRPr="008A41C2">
        <w:rPr>
          <w:rFonts w:ascii="Times New Roman" w:hAnsi="Times New Roman" w:cs="Times New Roman"/>
          <w:i/>
          <w:iCs/>
        </w:rPr>
        <w:t>Vaccines</w:t>
      </w:r>
      <w:r w:rsidRPr="008A41C2">
        <w:rPr>
          <w:rFonts w:ascii="Times New Roman" w:hAnsi="Times New Roman" w:cs="Times New Roman"/>
        </w:rPr>
        <w:t xml:space="preserve">, </w:t>
      </w:r>
      <w:r w:rsidRPr="008A41C2">
        <w:rPr>
          <w:rFonts w:ascii="Times New Roman" w:hAnsi="Times New Roman" w:cs="Times New Roman"/>
          <w:i/>
          <w:iCs/>
        </w:rPr>
        <w:t>6</w:t>
      </w:r>
      <w:r w:rsidRPr="008A41C2">
        <w:rPr>
          <w:rFonts w:ascii="Times New Roman" w:hAnsi="Times New Roman" w:cs="Times New Roman"/>
        </w:rPr>
        <w:t>(2). https://doi.org/10.3390/vaccines6020028</w:t>
      </w:r>
    </w:p>
    <w:p w14:paraId="6D1DD52C" w14:textId="77777777" w:rsidR="00D55177" w:rsidRDefault="00440A54" w:rsidP="004873E3">
      <w:r>
        <w:fldChar w:fldCharType="end"/>
      </w:r>
    </w:p>
    <w:p w14:paraId="2C87DEF7" w14:textId="77777777" w:rsidR="00A23BD6" w:rsidRDefault="00A23BD6" w:rsidP="004873E3"/>
    <w:p w14:paraId="73816572" w14:textId="77777777" w:rsidR="000E3632" w:rsidRDefault="000E3632" w:rsidP="004873E3"/>
    <w:sectPr w:rsidR="000E3632">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4FDFF9" w16cid:durableId="207D4F4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36E5E3" w14:textId="77777777" w:rsidR="000A3F93" w:rsidRDefault="000A3F93">
      <w:pPr>
        <w:spacing w:line="240" w:lineRule="auto"/>
      </w:pPr>
      <w:r>
        <w:separator/>
      </w:r>
    </w:p>
  </w:endnote>
  <w:endnote w:type="continuationSeparator" w:id="0">
    <w:p w14:paraId="16C18119" w14:textId="77777777" w:rsidR="000A3F93" w:rsidRDefault="000A3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EDEC1D" w14:textId="77777777" w:rsidR="000A3F93" w:rsidRDefault="000A3F93">
      <w:pPr>
        <w:spacing w:line="240" w:lineRule="auto"/>
      </w:pPr>
      <w:r>
        <w:separator/>
      </w:r>
    </w:p>
  </w:footnote>
  <w:footnote w:type="continuationSeparator" w:id="0">
    <w:p w14:paraId="0F101337" w14:textId="77777777" w:rsidR="000A3F93" w:rsidRDefault="000A3F9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4EAEDF" w14:textId="77777777" w:rsidR="008A41C2" w:rsidRPr="008A41C2" w:rsidRDefault="00440A54" w:rsidP="008A41C2">
    <w:pPr>
      <w:ind w:firstLine="0"/>
    </w:pPr>
    <w:r w:rsidRPr="008A41C2">
      <w:t>DOES FLU VACCINE REDUCE THE TRANSMISSION OF VIRUS WITHIN A CLASS?</w:t>
    </w:r>
  </w:p>
  <w:p w14:paraId="7F9785A3" w14:textId="737F5007" w:rsidR="00E81978" w:rsidRDefault="00440A54">
    <w:pPr>
      <w:pStyle w:val="Header"/>
    </w:pP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576EE">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88471" w14:textId="77777777" w:rsidR="006A55C3" w:rsidRPr="008A41C2" w:rsidRDefault="00440A54" w:rsidP="006A55C3">
    <w:pPr>
      <w:ind w:firstLine="0"/>
    </w:pPr>
    <w:r>
      <w:t xml:space="preserve">Running head: </w:t>
    </w:r>
    <w:r w:rsidRPr="008A41C2">
      <w:t>DOES FLU VACCINE REDUCE THE TRANSMISSION OF VIRUS WITHIN A CLASS?</w:t>
    </w:r>
  </w:p>
  <w:p w14:paraId="00BDCEE0" w14:textId="3DFE3B96" w:rsidR="00E81978" w:rsidRDefault="00440A54">
    <w:pPr>
      <w:pStyle w:val="Header"/>
      <w:rPr>
        <w:rStyle w:val="Strong"/>
      </w:rPr>
    </w:pP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576E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7DF1"/>
    <w:rsid w:val="00010634"/>
    <w:rsid w:val="00036C06"/>
    <w:rsid w:val="00045E62"/>
    <w:rsid w:val="000530AB"/>
    <w:rsid w:val="00062F99"/>
    <w:rsid w:val="00076F33"/>
    <w:rsid w:val="00082551"/>
    <w:rsid w:val="000A3F93"/>
    <w:rsid w:val="000A40AE"/>
    <w:rsid w:val="000C36B3"/>
    <w:rsid w:val="000C7A0A"/>
    <w:rsid w:val="000D04DA"/>
    <w:rsid w:val="000D3F41"/>
    <w:rsid w:val="000E3632"/>
    <w:rsid w:val="0010322D"/>
    <w:rsid w:val="00140957"/>
    <w:rsid w:val="00173BFA"/>
    <w:rsid w:val="00197932"/>
    <w:rsid w:val="001A318E"/>
    <w:rsid w:val="001B3825"/>
    <w:rsid w:val="001D6867"/>
    <w:rsid w:val="00267736"/>
    <w:rsid w:val="00272378"/>
    <w:rsid w:val="0027246D"/>
    <w:rsid w:val="00290CD5"/>
    <w:rsid w:val="002945DC"/>
    <w:rsid w:val="002D0CAC"/>
    <w:rsid w:val="00307C04"/>
    <w:rsid w:val="00325B4E"/>
    <w:rsid w:val="0035012B"/>
    <w:rsid w:val="00355DCA"/>
    <w:rsid w:val="003576EE"/>
    <w:rsid w:val="00357F3D"/>
    <w:rsid w:val="00390236"/>
    <w:rsid w:val="003E2D6D"/>
    <w:rsid w:val="00440A54"/>
    <w:rsid w:val="00446E98"/>
    <w:rsid w:val="004705C6"/>
    <w:rsid w:val="004724D7"/>
    <w:rsid w:val="004873E3"/>
    <w:rsid w:val="004A44FA"/>
    <w:rsid w:val="004E4AAA"/>
    <w:rsid w:val="004F444B"/>
    <w:rsid w:val="0050597D"/>
    <w:rsid w:val="005132D5"/>
    <w:rsid w:val="00551A02"/>
    <w:rsid w:val="005534FA"/>
    <w:rsid w:val="00584A6D"/>
    <w:rsid w:val="005B3A43"/>
    <w:rsid w:val="005C39B5"/>
    <w:rsid w:val="005D3A03"/>
    <w:rsid w:val="00611844"/>
    <w:rsid w:val="0062671A"/>
    <w:rsid w:val="00641F92"/>
    <w:rsid w:val="0065096D"/>
    <w:rsid w:val="0067174E"/>
    <w:rsid w:val="0067304F"/>
    <w:rsid w:val="006875AB"/>
    <w:rsid w:val="00693418"/>
    <w:rsid w:val="0069774F"/>
    <w:rsid w:val="006A55C3"/>
    <w:rsid w:val="006D35AE"/>
    <w:rsid w:val="00722BDE"/>
    <w:rsid w:val="007474BF"/>
    <w:rsid w:val="00777640"/>
    <w:rsid w:val="007810BA"/>
    <w:rsid w:val="00792EB7"/>
    <w:rsid w:val="007957A4"/>
    <w:rsid w:val="00797233"/>
    <w:rsid w:val="007B0B51"/>
    <w:rsid w:val="007B2FF3"/>
    <w:rsid w:val="008002C0"/>
    <w:rsid w:val="00816A9C"/>
    <w:rsid w:val="00816DB6"/>
    <w:rsid w:val="00823A0D"/>
    <w:rsid w:val="008513C3"/>
    <w:rsid w:val="00874B39"/>
    <w:rsid w:val="0089057B"/>
    <w:rsid w:val="008A41C2"/>
    <w:rsid w:val="008B6F6D"/>
    <w:rsid w:val="008C3297"/>
    <w:rsid w:val="008C5323"/>
    <w:rsid w:val="008D477A"/>
    <w:rsid w:val="008E0B7A"/>
    <w:rsid w:val="009119EE"/>
    <w:rsid w:val="009120EF"/>
    <w:rsid w:val="0092115B"/>
    <w:rsid w:val="00926753"/>
    <w:rsid w:val="0093733C"/>
    <w:rsid w:val="0095522A"/>
    <w:rsid w:val="009605E1"/>
    <w:rsid w:val="00986E95"/>
    <w:rsid w:val="00987088"/>
    <w:rsid w:val="009A6A3B"/>
    <w:rsid w:val="009E1327"/>
    <w:rsid w:val="009F4474"/>
    <w:rsid w:val="00A07776"/>
    <w:rsid w:val="00A145FA"/>
    <w:rsid w:val="00A21E65"/>
    <w:rsid w:val="00A23BD6"/>
    <w:rsid w:val="00A37E03"/>
    <w:rsid w:val="00A53F46"/>
    <w:rsid w:val="00A6760C"/>
    <w:rsid w:val="00A72A08"/>
    <w:rsid w:val="00A94F65"/>
    <w:rsid w:val="00AA1578"/>
    <w:rsid w:val="00AB249E"/>
    <w:rsid w:val="00AD1E55"/>
    <w:rsid w:val="00AE1B3D"/>
    <w:rsid w:val="00B100B2"/>
    <w:rsid w:val="00B25A63"/>
    <w:rsid w:val="00B27CD6"/>
    <w:rsid w:val="00B33207"/>
    <w:rsid w:val="00B425D2"/>
    <w:rsid w:val="00B43C29"/>
    <w:rsid w:val="00B725AA"/>
    <w:rsid w:val="00B823AA"/>
    <w:rsid w:val="00BA07CA"/>
    <w:rsid w:val="00BA45DB"/>
    <w:rsid w:val="00BC125A"/>
    <w:rsid w:val="00BE291A"/>
    <w:rsid w:val="00BE2ADE"/>
    <w:rsid w:val="00BE4245"/>
    <w:rsid w:val="00BF4184"/>
    <w:rsid w:val="00C0601E"/>
    <w:rsid w:val="00C07659"/>
    <w:rsid w:val="00C12B90"/>
    <w:rsid w:val="00C31D30"/>
    <w:rsid w:val="00C3497F"/>
    <w:rsid w:val="00C663AB"/>
    <w:rsid w:val="00C714B4"/>
    <w:rsid w:val="00C85868"/>
    <w:rsid w:val="00CB35E5"/>
    <w:rsid w:val="00CD284B"/>
    <w:rsid w:val="00CD6E39"/>
    <w:rsid w:val="00CD7516"/>
    <w:rsid w:val="00CF2631"/>
    <w:rsid w:val="00CF6E91"/>
    <w:rsid w:val="00D15459"/>
    <w:rsid w:val="00D15FE6"/>
    <w:rsid w:val="00D20F46"/>
    <w:rsid w:val="00D40588"/>
    <w:rsid w:val="00D42328"/>
    <w:rsid w:val="00D54A26"/>
    <w:rsid w:val="00D55177"/>
    <w:rsid w:val="00D803C4"/>
    <w:rsid w:val="00D85B68"/>
    <w:rsid w:val="00DA2826"/>
    <w:rsid w:val="00DB1778"/>
    <w:rsid w:val="00DC15AA"/>
    <w:rsid w:val="00E01A9A"/>
    <w:rsid w:val="00E2729E"/>
    <w:rsid w:val="00E6004D"/>
    <w:rsid w:val="00E72B4A"/>
    <w:rsid w:val="00E736B5"/>
    <w:rsid w:val="00E81978"/>
    <w:rsid w:val="00EA407B"/>
    <w:rsid w:val="00EC32DB"/>
    <w:rsid w:val="00EE2AB7"/>
    <w:rsid w:val="00EE5314"/>
    <w:rsid w:val="00EE56EB"/>
    <w:rsid w:val="00F0645B"/>
    <w:rsid w:val="00F143BB"/>
    <w:rsid w:val="00F379B7"/>
    <w:rsid w:val="00F525FA"/>
    <w:rsid w:val="00F63712"/>
    <w:rsid w:val="00F736B0"/>
    <w:rsid w:val="00F75933"/>
    <w:rsid w:val="00F8019D"/>
    <w:rsid w:val="00FA6DD7"/>
    <w:rsid w:val="00FA7CC1"/>
    <w:rsid w:val="00FD3C20"/>
    <w:rsid w:val="00FE7AC0"/>
    <w:rsid w:val="00FF2002"/>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658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0F76C6">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0F76C6">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0F76C6">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0F76C6">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2252F"/>
    <w:rsid w:val="000F736C"/>
    <w:rsid w:val="000F76C6"/>
    <w:rsid w:val="00321589"/>
    <w:rsid w:val="00340FB2"/>
    <w:rsid w:val="00722BDE"/>
    <w:rsid w:val="00825A20"/>
    <w:rsid w:val="009A4771"/>
    <w:rsid w:val="00A91B7B"/>
    <w:rsid w:val="00B222E3"/>
    <w:rsid w:val="00DD5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67B79-B601-400B-9CE4-5551C9DBE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916</Words>
  <Characters>2232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8T17:07:00Z</dcterms:created>
  <dcterms:modified xsi:type="dcterms:W3CDTF">2019-05-08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7IfPnzpN"/&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